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r w:rsidRPr="000A5242">
        <w:rPr>
          <w:lang w:val="de-DE"/>
        </w:rPr>
        <w:t>Redesign einer Chat-Anwendung als verteiltes System.</w:t>
      </w:r>
    </w:p>
    <w:p w:rsidR="00D51C3B" w:rsidRPr="000A5242" w:rsidRDefault="00731078">
      <w:pPr>
        <w:pStyle w:val="Authors"/>
        <w:framePr w:wrap="notBeside"/>
        <w:rPr>
          <w:lang w:val="de-DE"/>
        </w:rPr>
      </w:pPr>
      <w:r w:rsidRPr="000A5242">
        <w:rPr>
          <w:lang w:val="de-DE"/>
        </w:rPr>
        <w:t>C. Eidelloth, D. Sauter</w:t>
      </w:r>
      <w:r w:rsidR="00D51C3B" w:rsidRPr="000A5242">
        <w:rPr>
          <w:lang w:val="de-DE"/>
        </w:rPr>
        <w:t xml:space="preserve">, </w:t>
      </w:r>
      <w:r w:rsidRPr="000A5242">
        <w:rPr>
          <w:lang w:val="de-DE"/>
        </w:rPr>
        <w:t xml:space="preserve">F. Stützinger </w:t>
      </w:r>
      <w:r w:rsidR="00D51C3B" w:rsidRPr="000A5242">
        <w:rPr>
          <w:lang w:val="de-DE"/>
        </w:rPr>
        <w:t xml:space="preserve">and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p w:rsidR="00D51C3B" w:rsidRPr="009755FD" w:rsidRDefault="00D51C3B">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Pr>
          <w:lang w:val="de-DE"/>
        </w:rPr>
        <w:instrText xml:space="preserve"> ADDIN ZOTERO_ITEM CSL_CITATION {"citationID":"U7OUrGB3","properties":{"formattedCitation":"[1]","plainCitation":"[1]"},"citationItems":[{"id":1722,"uris":["http://zotero.org/groups/753033/items/UZFZP2X4"],"uri":["http://zotero.org/groups/753033/items/UZFZP2X4"],"itemData":{"id":172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9755FD">
        <w:rPr>
          <w:lang w:val="de-DE"/>
        </w:rPr>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9755FD" w:rsidRPr="000A5242" w:rsidRDefault="009755FD" w:rsidP="009755FD">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Pr>
          <w:lang w:val="de-DE"/>
        </w:rPr>
        <w:instrText xml:space="preserve"> ADDIN ZOTERO_ITEM CSL_CITATION {"citationID":"Zf0rNFwn","properties":{"formattedCitation":"[2]","plainCitation":"[2]"},"citationItems":[{"id":1689,"uris":["http://zotero.org/groups/753033/items/FZ6VTP84"],"uri":["http://zotero.org/groups/753033/items/FZ6VTP84"],"itemData":{"id":1689,"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Pr="002620BB">
        <w:rPr>
          <w:lang w:val="de-DE"/>
        </w:rPr>
        <w:t>[2]</w:t>
      </w:r>
      <w:r w:rsidRPr="000A5242">
        <w:rPr>
          <w:lang w:val="de-DE"/>
        </w:rPr>
        <w:fldChar w:fldCharType="end"/>
      </w:r>
      <w:r w:rsidRPr="000A5242">
        <w:rPr>
          <w:lang w:val="de-DE"/>
        </w:rPr>
        <w:t xml:space="preserve"> Verteilte Transaktionen zeichnen sich im Wesentlichen dadurch aus, dass</w:t>
      </w:r>
      <w:r>
        <w:rPr>
          <w:lang w:val="de-DE"/>
        </w:rPr>
        <w:t xml:space="preserve"> sie ihrer Ausführung eine Koordination zwischen mehreren Knoten erforderlich ist.</w:t>
      </w:r>
      <w:r>
        <w:rPr>
          <w:lang w:val="de-DE"/>
        </w:rPr>
        <w:fldChar w:fldCharType="begin"/>
      </w:r>
      <w:r>
        <w:rPr>
          <w:lang w:val="de-DE"/>
        </w:rPr>
        <w:instrText xml:space="preserve"> ADDIN ZOTERO_ITEM CSL_CITATION {"citationID":"Z7ivnkzu","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t>[1]</w:t>
      </w:r>
      <w:r>
        <w:rPr>
          <w:lang w:val="de-DE"/>
        </w:rPr>
        <w:fldChar w:fldCharType="end"/>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9755FD" w:rsidRPr="000A5242" w:rsidRDefault="009755FD" w:rsidP="009755FD">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Atomicity), Konsistenz (Consistency), Isolation (Isolation) und Dauerhaftigkeit (Durability).</w:t>
      </w:r>
      <w:r w:rsidRPr="000A5242">
        <w:rPr>
          <w:lang w:val="de-DE"/>
        </w:rPr>
        <w:fldChar w:fldCharType="begin"/>
      </w:r>
      <w:r>
        <w:rPr>
          <w:lang w:val="de-DE"/>
        </w:rPr>
        <w:instrText xml:space="preserve"> ADDIN ZOTERO_ITEM CSL_CITATION {"citationID":"1h4pc53i54","properties":{"formattedCitation":"[3]","plainCitation":"[3]"},"citationItems":[{"id":1691,"uris":["http://zotero.org/groups/753033/items/TZX4AE7C"],"uri":["http://zotero.org/groups/753033/items/TZX4AE7C"],"itemData":{"id":1691,"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9755FD" w:rsidRDefault="009755FD" w:rsidP="009755FD">
      <w:pPr>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rt.</w:t>
      </w:r>
      <w:r>
        <w:rPr>
          <w:lang w:val="de-DE"/>
        </w:rPr>
        <w:fldChar w:fldCharType="begin"/>
      </w:r>
      <w:r>
        <w:rPr>
          <w:lang w:val="de-DE"/>
        </w:rPr>
        <w:instrText xml:space="preserve"> ADDIN ZOTERO_ITEM CSL_CITATION {"citationID":"f2x1RUKn","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rPr>
          <w:lang w:val="de-DE"/>
        </w:rPr>
        <w:t>[1]</w:t>
      </w:r>
      <w:r>
        <w:rPr>
          <w:lang w:val="de-DE"/>
        </w:rPr>
        <w:fldChar w:fldCharType="end"/>
      </w:r>
    </w:p>
    <w:p w:rsidR="00FD0E1F" w:rsidRPr="000A5242" w:rsidRDefault="009755FD" w:rsidP="00FD0E1F">
      <w:pPr>
        <w:rPr>
          <w:lang w:val="de-DE"/>
        </w:rPr>
      </w:pPr>
      <w:r>
        <w:rPr>
          <w:lang w:val="de-DE"/>
        </w:rPr>
        <w:t>Um eine Transaktion im Transaktionssystem eindeutig identifizieren zu können, sind bestimmte Informationen notwendig. Diese werden zusammenfassend als Transaktionskontext bezeichnet.(Quelle Mandl -&gt;)</w:t>
      </w: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9755FD" w:rsidRDefault="009755FD" w:rsidP="009755FD">
      <w:pPr>
        <w:rPr>
          <w:lang w:val="de-DE"/>
        </w:rPr>
      </w:pPr>
      <w:r>
        <w:rPr>
          <w:lang w:val="de-DE"/>
        </w:rPr>
        <w:t>Die Abwicklung verteilter Transaktionen bringt verschiedene Herausforderungen mit sich.</w:t>
      </w:r>
    </w:p>
    <w:p w:rsidR="009755FD" w:rsidRDefault="009755FD" w:rsidP="009755FD">
      <w:pPr>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Protokoll. Wesentlich sind außerdem Logging-Mechanismen, die im Bedarfsfall die notwendigen Informationen für einen Rollback bereitstellen.</w:t>
      </w:r>
    </w:p>
    <w:p w:rsidR="00E4752B" w:rsidRPr="000A5242" w:rsidRDefault="009755FD" w:rsidP="009755FD">
      <w:pPr>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verhindern.</w:t>
      </w: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E4752B">
      <w:pPr>
        <w:pStyle w:val="berschrift3"/>
        <w:rPr>
          <w:lang w:val="de-DE"/>
        </w:rPr>
      </w:pPr>
      <w:r w:rsidRPr="000A5242">
        <w:rPr>
          <w:lang w:val="de-DE"/>
        </w:rPr>
        <w:t>Kriterien für die Anwendung, Vorteile und Herausforderungen</w:t>
      </w:r>
    </w:p>
    <w:p w:rsidR="00CD7FB7" w:rsidRPr="000A5242" w:rsidRDefault="00CD7FB7" w:rsidP="00CD7FB7">
      <w:pPr>
        <w:rPr>
          <w:lang w:val="de-DE"/>
        </w:rPr>
      </w:pPr>
      <w:r w:rsidRPr="000A5242">
        <w:rPr>
          <w:lang w:val="de-DE"/>
        </w:rPr>
        <w:t>Erzeuger (Sender) von Nachrichten benötigt für die weitere Verarbeitung keine synchrone Antwort (fire-and-forget).</w:t>
      </w:r>
    </w:p>
    <w:p w:rsidR="00CD7FB7" w:rsidRPr="000A5242" w:rsidRDefault="00CD7FB7" w:rsidP="00CD7FB7">
      <w:pPr>
        <w:rPr>
          <w:lang w:val="de-DE"/>
        </w:rPr>
      </w:pPr>
    </w:p>
    <w:p w:rsidR="00CD7FB7" w:rsidRPr="000A5242" w:rsidRDefault="00CD7FB7" w:rsidP="00CD7FB7">
      <w:pPr>
        <w:rPr>
          <w:lang w:val="de-DE"/>
        </w:rPr>
      </w:pPr>
      <w:r w:rsidRPr="000A5242">
        <w:rPr>
          <w:lang w:val="de-DE"/>
        </w:rPr>
        <w:t>Integrationsszenarien: Es müssen mehrere unterschiedliche Systeme zusammenarbeiten.</w:t>
      </w:r>
    </w:p>
    <w:p w:rsidR="00CD7FB7" w:rsidRPr="000A5242" w:rsidRDefault="00CD7FB7" w:rsidP="00CD7FB7">
      <w:pPr>
        <w:rPr>
          <w:lang w:val="de-DE"/>
        </w:rPr>
      </w:pPr>
    </w:p>
    <w:p w:rsidR="00CD7FB7" w:rsidRPr="000A5242" w:rsidRDefault="00CD7FB7" w:rsidP="00CD7FB7">
      <w:pPr>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CD7FB7">
      <w:pPr>
        <w:rPr>
          <w:lang w:val="de-DE"/>
        </w:rPr>
      </w:pPr>
    </w:p>
    <w:p w:rsidR="00CD7FB7" w:rsidRPr="000A5242" w:rsidRDefault="00CD7FB7" w:rsidP="00CD7FB7">
      <w:pPr>
        <w:rPr>
          <w:lang w:val="de-DE"/>
        </w:rPr>
      </w:pPr>
      <w:r w:rsidRPr="000A5242">
        <w:rPr>
          <w:lang w:val="de-DE"/>
        </w:rPr>
        <w:t>Vorteile</w:t>
      </w:r>
    </w:p>
    <w:p w:rsidR="00CD7FB7" w:rsidRPr="000A5242" w:rsidRDefault="00CD7FB7" w:rsidP="00CD7FB7">
      <w:pPr>
        <w:rPr>
          <w:lang w:val="de-DE"/>
        </w:rPr>
      </w:pPr>
      <w:r w:rsidRPr="000A5242">
        <w:rPr>
          <w:lang w:val="de-DE"/>
        </w:rPr>
        <w:t>Sender und Empfänger von Nachrichten können in völlig unterschiedliche Technologien und Programmiersprachen erstellt werden.</w:t>
      </w:r>
    </w:p>
    <w:p w:rsidR="00CD7FB7" w:rsidRPr="000A5242" w:rsidRDefault="00CD7FB7" w:rsidP="00CD7FB7">
      <w:pPr>
        <w:rPr>
          <w:lang w:val="de-DE"/>
        </w:rPr>
      </w:pPr>
      <w:r w:rsidRPr="000A5242">
        <w:rPr>
          <w:lang w:val="de-DE"/>
        </w:rPr>
        <w:t>Message-Queues, insbesondere solche mit zuverlässiger Zustellung (reliable messaging), können die Verfügbarkeit und Rubstheit von Systemen erheblich steigern. Aus diesem Grund werden MQ-Systeme insbesondere im Bereich Finanz- und Kontodaten häufig eingesetzt.</w:t>
      </w:r>
    </w:p>
    <w:p w:rsidR="00CD7FB7" w:rsidRPr="000A5242" w:rsidRDefault="00CD7FB7" w:rsidP="00CD7FB7">
      <w:pPr>
        <w:rPr>
          <w:lang w:val="de-DE"/>
        </w:rPr>
      </w:pPr>
    </w:p>
    <w:p w:rsidR="00CD7FB7" w:rsidRPr="000A5242" w:rsidRDefault="00CD7FB7" w:rsidP="00CD7FB7">
      <w:pPr>
        <w:rPr>
          <w:lang w:val="de-DE"/>
        </w:rPr>
      </w:pPr>
      <w:r w:rsidRPr="000A5242">
        <w:rPr>
          <w:lang w:val="de-DE"/>
        </w:rPr>
        <w:t>Nachteile</w:t>
      </w:r>
    </w:p>
    <w:p w:rsidR="00CD7FB7" w:rsidRPr="000A5242" w:rsidRDefault="00CD7FB7" w:rsidP="00CD7FB7">
      <w:pPr>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CD7FB7">
      <w:pPr>
        <w:rPr>
          <w:lang w:val="de-DE"/>
        </w:rPr>
      </w:pPr>
      <w:r w:rsidRPr="000A5242">
        <w:rPr>
          <w:lang w:val="de-DE"/>
        </w:rPr>
        <w:t>Asynchrone und nachrichtenbasierte Programmierung ist signifikant aufwendiger als einfacher call-and-return- Stil. Fehlversuche in asynchronen Systemen kann aufwendig sein.</w:t>
      </w:r>
    </w:p>
    <w:p w:rsidR="00CD7FB7" w:rsidRPr="000A5242" w:rsidRDefault="00CD7FB7" w:rsidP="00CD7FB7">
      <w:pPr>
        <w:rPr>
          <w:lang w:val="de-DE"/>
        </w:rPr>
      </w:pPr>
    </w:p>
    <w:p w:rsidR="00CD7FB7" w:rsidRPr="000A5242" w:rsidRDefault="00C6289E" w:rsidP="00CD7FB7">
      <w:pPr>
        <w:rPr>
          <w:lang w:val="de-DE"/>
        </w:rPr>
      </w:pPr>
      <w:r w:rsidRPr="00C6289E">
        <w:rPr>
          <w:highlight w:val="yellow"/>
          <w:lang w:val="de-DE"/>
        </w:rPr>
        <w:t>[QUELLE:ZOTERO: Effektive Softwarearchitekturen</w:t>
      </w:r>
      <w:r w:rsidR="00CD7FB7" w:rsidRPr="00C6289E">
        <w:rPr>
          <w:highlight w:val="yellow"/>
          <w:lang w:val="de-DE"/>
        </w:rPr>
        <w:t>]</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41201A" w:rsidRDefault="00312283" w:rsidP="0041201A">
      <w:pPr>
        <w:rPr>
          <w:lang w:val="de-DE"/>
        </w:rPr>
      </w:pPr>
      <w:r w:rsidRPr="000A5242">
        <w:rPr>
          <w:lang w:val="de-DE"/>
        </w:rPr>
        <w:t>JMS ist eine API, die als Bestandteil von Java EE Interfaces definiert, welche die Interaktion von Java-Anwendungen mit einer Message Oriented Middleware (MOM) ermöglichen.</w:t>
      </w:r>
      <w:r w:rsidR="0041201A" w:rsidRPr="0041201A">
        <w:rPr>
          <w:lang w:val="de-DE"/>
        </w:rPr>
        <w:t xml:space="preserve"> </w:t>
      </w:r>
      <w:r w:rsidR="0041201A">
        <w:rPr>
          <w:lang w:val="de-DE"/>
        </w:rPr>
        <w:t>Vom Grundsatz her stellt die Message Oriented Middleware eher ein prozessorientierter Client/Server-Modell dar und bietet damit nicht das gleiche Abstraktionsniveau wie bei objektorientierten Konzepten.</w:t>
      </w:r>
      <w:r w:rsidR="0041201A">
        <w:rPr>
          <w:lang w:val="de-DE"/>
        </w:rPr>
        <w:fldChar w:fldCharType="begin"/>
      </w:r>
      <w:r w:rsidR="0041201A">
        <w:rPr>
          <w:lang w:val="de-DE"/>
        </w:rPr>
        <w:instrText xml:space="preserve"> ADDIN ZOTERO_ITEM CSL_CITATION {"citationID":"SDzcsUe7","properties":{"formattedCitation":"[1]","plainCitation":"[1]"},"citationItems":[{"id":1722,"uris":["http://zotero.org/groups/753033/items/UZFZP2X4"],"uri":["http://zotero.org/groups/753033/items/UZFZP2X4"],"itemData":{"id":172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41201A">
        <w:rPr>
          <w:lang w:val="de-DE"/>
        </w:rPr>
        <w:fldChar w:fldCharType="separate"/>
      </w:r>
      <w:r w:rsidR="0041201A" w:rsidRPr="006A57F9">
        <w:t>[1]</w:t>
      </w:r>
      <w:r w:rsidR="0041201A">
        <w:rPr>
          <w:lang w:val="de-DE"/>
        </w:rPr>
        <w:fldChar w:fldCharType="end"/>
      </w:r>
    </w:p>
    <w:p w:rsidR="000867D7" w:rsidRPr="000A5242" w:rsidRDefault="000867D7" w:rsidP="000867D7">
      <w:pPr>
        <w:rPr>
          <w:lang w:val="de-DE"/>
        </w:rPr>
      </w:pP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r w:rsidR="00312283" w:rsidRPr="000A5242">
        <w:rPr>
          <w:lang w:val="de-DE"/>
        </w:rPr>
        <w:t>Destinations</w:t>
      </w:r>
    </w:p>
    <w:p w:rsidR="00312283" w:rsidRPr="000A5242" w:rsidRDefault="00312283" w:rsidP="00312283">
      <w:pPr>
        <w:rPr>
          <w:lang w:val="de-DE"/>
        </w:rPr>
      </w:pPr>
      <w:r w:rsidRPr="000A5242">
        <w:rPr>
          <w:lang w:val="de-DE"/>
        </w:rPr>
        <w:t>JMS bietet zur Übermittlung von Nachrichten zwei JMS-Destinations an, Queue und Topic. Die Queue dient der asynchronen Point-to-Point Kommunikation. Nachrichten werden i.d.R. nach dem FIFO-Prinzip vom Sender in der Queue abgelegt und vom Empfänger dort abgeholt. Topics werden hingegen eingesetzt, wenn die Nachricht im Rahmen eines Publish-Subscribe-Verfahren an mehrere Empfänger versendet werden soll.</w:t>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312283" w:rsidRPr="000A5242" w:rsidRDefault="00312283" w:rsidP="00312283">
      <w:pPr>
        <w:rPr>
          <w:lang w:val="de-DE"/>
        </w:rPr>
      </w:pPr>
      <w:r w:rsidRPr="000A5242">
        <w:rPr>
          <w:lang w:val="de-DE"/>
        </w:rPr>
        <w:t xml:space="preserve">Für den Einsatz von JMS wird ein JMS-Provider benötigt, der </w:t>
      </w:r>
      <w:r w:rsidR="004C1675" w:rsidRPr="000A5242">
        <w:rPr>
          <w:lang w:val="de-DE"/>
        </w:rPr>
        <w:t>die genannten JMS-Destinations verwaltet. Als Beispiel für einen JMS-Provider kann HornetQ (ehemals JBoss Messaging) angeführt werden.</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BB635C" w:rsidRDefault="00716D5D" w:rsidP="00870053">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Anforderungen, </w:t>
      </w:r>
      <w:r w:rsidR="00870053" w:rsidRPr="00BB635C">
        <w:rPr>
          <w:lang w:val="de-DE"/>
        </w:rPr>
        <w:t>war</w:t>
      </w:r>
      <w:r w:rsidR="0085194D" w:rsidRPr="00BB635C">
        <w:rPr>
          <w:lang w:val="de-DE"/>
        </w:rPr>
        <w:t xml:space="preserve"> die bisherige monolithische Struktur </w:t>
      </w:r>
      <w:r w:rsidR="00870053" w:rsidRPr="00BB635C">
        <w:rPr>
          <w:lang w:val="de-DE"/>
        </w:rPr>
        <w:t>der Chatanwendung weitestgehend ungeeignet</w:t>
      </w:r>
      <w:r w:rsidR="0085194D" w:rsidRPr="00BB635C">
        <w:rPr>
          <w:lang w:val="de-DE"/>
        </w:rPr>
        <w:t xml:space="preserve">. </w:t>
      </w:r>
      <w:r w:rsidR="00870053" w:rsidRPr="00BB635C">
        <w:rPr>
          <w:lang w:val="de-DE"/>
        </w:rPr>
        <w:t xml:space="preserve">Dies war nicht nur der Tatsache geschuldet, dass die vorhandenen Komponenten </w:t>
      </w:r>
      <w:r w:rsidR="00870053" w:rsidRPr="00BB635C">
        <w:rPr>
          <w:lang w:val="de-DE"/>
        </w:rPr>
        <w:t>Server, Client und Benchmarkclient in einer einzigen Applikation abgebildet wurden. Die Komponenten waren zum Teil durch sehr viele Abhängigkeiten an unterschiedlichen Stellen miteinander gekoppelt. Außerdem wurden einzelne SOLID-Prinzipien verletzt, womit zunächst ein grundlegendes Refactoring durchgeführt und im Zuge dessen die Architektur neu überdacht werden musste.</w:t>
      </w:r>
      <w:r w:rsidR="0085194D" w:rsidRPr="00BB635C">
        <w:rPr>
          <w:lang w:val="de-DE"/>
        </w:rPr>
        <w:t xml:space="preserve"> Im nachfolgenden ist daher ein technisches Konzept für die veränderte Umgebung und die grundlegende Architektur für die beiliegende Chatanwendung beschrieben.</w:t>
      </w:r>
    </w:p>
    <w:p w:rsidR="00870053" w:rsidRPr="000A5242" w:rsidRDefault="00870053" w:rsidP="00870053">
      <w:pPr>
        <w:pStyle w:val="Text"/>
        <w:rPr>
          <w:lang w:val="de-DE"/>
        </w:rPr>
      </w:pPr>
      <w:r w:rsidRPr="00BB635C">
        <w:rPr>
          <w:lang w:val="de-DE"/>
        </w:rPr>
        <w:t>Zunächst gilt es allerdings die neuen, zum Ziel gesetzten fachlichen Anforderungen noch einmal zusammenzufassen.</w:t>
      </w:r>
      <w:r>
        <w:rPr>
          <w:lang w:val="de-DE"/>
        </w:rPr>
        <w:t xml:space="preserve"> </w:t>
      </w:r>
    </w:p>
    <w:p w:rsidR="006F275F" w:rsidRDefault="006F275F" w:rsidP="006F275F">
      <w:pPr>
        <w:pStyle w:val="berschrift2"/>
        <w:rPr>
          <w:lang w:val="de-DE"/>
        </w:rPr>
      </w:pPr>
      <w:r w:rsidRPr="000A5242">
        <w:rPr>
          <w:lang w:val="de-DE"/>
        </w:rPr>
        <w:t>Struktur des Anwendungsszenarios</w:t>
      </w:r>
    </w:p>
    <w:p w:rsidR="00640F0B" w:rsidRDefault="00640F0B" w:rsidP="00640F0B">
      <w:pPr>
        <w:rPr>
          <w:lang w:val="de-DE"/>
        </w:rPr>
      </w:pPr>
      <w:r>
        <w:rPr>
          <w:lang w:val="de-DE"/>
        </w:rPr>
        <w:t>Die v</w:t>
      </w:r>
      <w:r w:rsidR="001501AC">
        <w:rPr>
          <w:lang w:val="de-DE"/>
        </w:rPr>
        <w:t xml:space="preserve">erteilte Chatanwendung muss mehreren </w:t>
      </w:r>
      <w:r>
        <w:rPr>
          <w:lang w:val="de-DE"/>
        </w:rPr>
        <w:t>Anwender</w:t>
      </w:r>
      <w:r w:rsidR="001501AC">
        <w:rPr>
          <w:lang w:val="de-DE"/>
        </w:rPr>
        <w:t>n</w:t>
      </w:r>
      <w:r>
        <w:rPr>
          <w:lang w:val="de-DE"/>
        </w:rPr>
        <w:t xml:space="preserve"> die Möglichkeit bieten, Nachrichten an eine Gruppe angemeldeter Benutzer zu versenden und Nachrichten anderer Benutzer zu empfangen. Demnach sind zusätzlich zum Senden und Empfangen von Nachrichten ein Login und Logout zu implementieren. </w:t>
      </w:r>
    </w:p>
    <w:p w:rsidR="00640F0B" w:rsidRDefault="00640F0B" w:rsidP="00640F0B">
      <w:pPr>
        <w:rPr>
          <w:lang w:val="de-DE"/>
        </w:rPr>
      </w:pPr>
      <w:r>
        <w:rPr>
          <w:lang w:val="de-DE"/>
        </w:rPr>
        <w:t>Dabei soll die Performance der</w:t>
      </w:r>
      <w:bookmarkStart w:id="1" w:name="_GoBack"/>
      <w:bookmarkEnd w:id="1"/>
      <w:r>
        <w:rPr>
          <w:lang w:val="de-DE"/>
        </w:rPr>
        <w:t xml:space="preserve"> Chatanwendung mithilfe eines Benchmarking-Clients unter Berücksichtigung verschiedener Metriken überwacht werden können.</w:t>
      </w:r>
    </w:p>
    <w:p w:rsidR="00640F0B" w:rsidRDefault="00640F0B" w:rsidP="00640F0B">
      <w:pPr>
        <w:rPr>
          <w:lang w:val="de-DE"/>
        </w:rPr>
      </w:pPr>
      <w:r>
        <w:rPr>
          <w:lang w:val="de-DE"/>
        </w:rPr>
        <w:t>Über die reine Chat-Funktionalität hinaus sollen verschiedene Informationen bezüglich der versendeten Nachrichten in zwei Datenbanken persistiert werden. Sollte das Persistieren nicht vol</w:t>
      </w:r>
      <w:r w:rsidR="001501AC">
        <w:rPr>
          <w:lang w:val="de-DE"/>
        </w:rPr>
        <w:t>lständig erfolgen</w:t>
      </w:r>
      <w:r>
        <w:rPr>
          <w:lang w:val="de-DE"/>
        </w:rPr>
        <w:t xml:space="preserve"> ist ein Rollback durchzuführen.</w:t>
      </w:r>
    </w:p>
    <w:p w:rsidR="00640F0B" w:rsidRPr="00640F0B" w:rsidRDefault="00640F0B" w:rsidP="00640F0B">
      <w:pPr>
        <w:rPr>
          <w:lang w:val="de-DE"/>
        </w:rPr>
      </w:pPr>
      <w:r>
        <w:rPr>
          <w:lang w:val="de-DE"/>
        </w:rPr>
        <w:t>Auf die in der Datenbank persistierten Daten soll unter Verwendung einer Administrations-Oberfläche zugegriffen werden können.</w:t>
      </w:r>
    </w:p>
    <w:p w:rsidR="006F275F" w:rsidRPr="000A5242" w:rsidRDefault="006F275F" w:rsidP="00C92EA8">
      <w:pPr>
        <w:pStyle w:val="Text"/>
        <w:ind w:firstLine="0"/>
        <w:rPr>
          <w:lang w:val="de-DE"/>
        </w:rPr>
      </w:pPr>
    </w:p>
    <w:p w:rsidR="00423420" w:rsidRDefault="00EC2D65" w:rsidP="00423420">
      <w:pPr>
        <w:pStyle w:val="berschrift2"/>
        <w:rPr>
          <w:lang w:val="de-DE"/>
        </w:rPr>
      </w:pPr>
      <w:r>
        <w:rPr>
          <w:lang w:val="de-DE"/>
        </w:rPr>
        <w:t xml:space="preserve">Architektur aus der </w:t>
      </w:r>
      <w:r w:rsidR="00423420" w:rsidRPr="000A5242">
        <w:rPr>
          <w:lang w:val="de-DE"/>
        </w:rPr>
        <w:t>Komponentensicht</w:t>
      </w:r>
    </w:p>
    <w:p w:rsidR="002D2EDE" w:rsidRPr="00BB635C" w:rsidRDefault="00D772EE" w:rsidP="00D102B3">
      <w:pPr>
        <w:jc w:val="both"/>
        <w:rPr>
          <w:lang w:val="de-DE"/>
        </w:rPr>
      </w:pPr>
      <w:r w:rsidRPr="00BB635C">
        <w:rPr>
          <w:lang w:val="de-DE"/>
        </w:rPr>
        <w:t xml:space="preserve">Ausgehend von den Anwendungsszenarien wurde die Architektur der Chatanwendung überdacht und neu entwickelt. Hierfür sind im Anhang </w:t>
      </w:r>
      <w:r w:rsidRPr="00BB635C">
        <w:rPr>
          <w:highlight w:val="yellow"/>
          <w:lang w:val="de-DE"/>
        </w:rPr>
        <w:t>XXX</w:t>
      </w:r>
      <w:r w:rsidRPr="00BB635C">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standardmäßige Java-Anwendung zu sehen, während die Weiterentwicklung auf Apache Maven Projekte aufbaut. Jede Komponente aus Abbildung </w:t>
      </w:r>
      <w:r w:rsidRPr="00BB635C">
        <w:rPr>
          <w:highlight w:val="yellow"/>
          <w:lang w:val="de-DE"/>
        </w:rPr>
        <w:t>XXX</w:t>
      </w:r>
      <w:r w:rsidRPr="00BB635C">
        <w:rPr>
          <w:lang w:val="de-DE"/>
        </w:rPr>
        <w:t xml:space="preserve"> stellt hierbei ein eigenes Maven-Projekt dar, das Abhängigkeiten zu anderen Projekten besitzt. Diese Abhängigkeiten sind differenziert zu betrachten und werden in den nachfolgenden </w:t>
      </w:r>
      <w:r w:rsidR="00D102B3" w:rsidRPr="00BB635C">
        <w:rPr>
          <w:lang w:val="de-DE"/>
        </w:rPr>
        <w:t xml:space="preserve">Komponentenbeschreibungen noch einmal genauer betrachtet. </w:t>
      </w:r>
    </w:p>
    <w:p w:rsidR="002D2EDE" w:rsidRPr="00BB635C" w:rsidRDefault="00D102B3" w:rsidP="00EE1CEB">
      <w:pPr>
        <w:jc w:val="both"/>
        <w:rPr>
          <w:lang w:val="de-DE"/>
        </w:rPr>
      </w:pPr>
      <w:r w:rsidRPr="00BB635C">
        <w:rPr>
          <w:lang w:val="de-DE"/>
        </w:rPr>
        <w:t>Mittels des Einsatzes eines Dependency- und Buildmanagement-Tools wie Apache Maven, bringt die neue Chatanwendung viele Vorteile mit sich. Hierzu zählt neben einem vereinfachten und redundanzfreien Verwalten der Abhängigkeiten zu bestimmten Bibliotheken, auch das automatisierte Bauen und Testen der Anwendung. Eine Aufwandsverringerung wurde vor allem m</w:t>
      </w:r>
      <w:r w:rsidR="002D2EDE" w:rsidRPr="00BB635C">
        <w:rPr>
          <w:lang w:val="de-DE"/>
        </w:rPr>
        <w:t>ittels</w:t>
      </w:r>
      <w:r w:rsidRPr="00BB635C">
        <w:rPr>
          <w:lang w:val="de-DE"/>
        </w:rPr>
        <w:t xml:space="preserve"> des automatisierten Deployments durch</w:t>
      </w:r>
      <w:r w:rsidR="002D2EDE" w:rsidRPr="00BB635C">
        <w:rPr>
          <w:lang w:val="de-DE"/>
        </w:rPr>
        <w:t xml:space="preserve"> Apache Maven</w:t>
      </w:r>
      <w:r w:rsidRPr="00BB635C">
        <w:rPr>
          <w:lang w:val="de-DE"/>
        </w:rPr>
        <w:t xml:space="preserve"> bei jedem Build</w:t>
      </w:r>
      <w:r w:rsidR="002D2EDE" w:rsidRPr="00BB635C">
        <w:rPr>
          <w:lang w:val="de-DE"/>
        </w:rPr>
        <w:t xml:space="preserve"> auf den Wildfly </w:t>
      </w:r>
      <w:r w:rsidRPr="00BB635C">
        <w:rPr>
          <w:lang w:val="de-DE"/>
        </w:rPr>
        <w:t>erreicht.</w:t>
      </w:r>
      <w:r w:rsidR="000159B7" w:rsidRPr="00BB635C">
        <w:rPr>
          <w:rStyle w:val="Funotenzeichen"/>
          <w:lang w:val="de-DE"/>
        </w:rPr>
        <w:footnoteReference w:id="2"/>
      </w:r>
    </w:p>
    <w:p w:rsidR="002D2EDE" w:rsidRPr="00BB635C" w:rsidRDefault="002D2EDE" w:rsidP="00EE1CEB">
      <w:pPr>
        <w:jc w:val="both"/>
        <w:rPr>
          <w:lang w:val="de-DE"/>
        </w:rPr>
      </w:pPr>
    </w:p>
    <w:p w:rsidR="00CD14CD" w:rsidRPr="00EE1CEB" w:rsidRDefault="00CD14CD" w:rsidP="00EE1CEB">
      <w:pPr>
        <w:jc w:val="both"/>
        <w:rPr>
          <w:i/>
          <w:lang w:val="de-DE"/>
        </w:rPr>
      </w:pPr>
      <w:r w:rsidRPr="00BB635C">
        <w:rPr>
          <w:i/>
          <w:lang w:val="de-DE"/>
        </w:rPr>
        <w:t>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p w:rsidR="00CD14CD" w:rsidRPr="00996D37" w:rsidRDefault="00CD14CD" w:rsidP="00996D37">
      <w:pPr>
        <w:rPr>
          <w:lang w:val="de-DE"/>
        </w:rPr>
      </w:pPr>
    </w:p>
    <w:p w:rsidR="002D2EDE" w:rsidRDefault="002D2EDE" w:rsidP="002D2EDE">
      <w:pPr>
        <w:pStyle w:val="berschrift3"/>
        <w:rPr>
          <w:lang w:val="de-DE"/>
        </w:rPr>
      </w:pPr>
      <w:r>
        <w:rPr>
          <w:lang w:val="de-DE"/>
        </w:rPr>
        <w:t>Server</w:t>
      </w:r>
    </w:p>
    <w:p w:rsidR="00EE1CEB" w:rsidRDefault="00EE1CEB" w:rsidP="00EE1CEB">
      <w:pPr>
        <w:rPr>
          <w:lang w:val="de-DE"/>
        </w:rPr>
      </w:pPr>
    </w:p>
    <w:p w:rsidR="00EE1CEB" w:rsidRPr="00EE1CEB" w:rsidRDefault="00EE1CEB" w:rsidP="00EE1CEB">
      <w:pPr>
        <w:rPr>
          <w:lang w:val="de-DE"/>
        </w:rPr>
      </w:pPr>
    </w:p>
    <w:p w:rsidR="00EC2D65" w:rsidRDefault="002D2EDE" w:rsidP="00EC2D65">
      <w:pPr>
        <w:pStyle w:val="berschrift3"/>
        <w:rPr>
          <w:lang w:val="de-DE"/>
        </w:rPr>
      </w:pPr>
      <w:r>
        <w:rPr>
          <w:lang w:val="de-DE"/>
        </w:rPr>
        <w:t>Client</w:t>
      </w:r>
      <w:r w:rsidR="00D102B3">
        <w:rPr>
          <w:lang w:val="de-DE"/>
        </w:rPr>
        <w:t xml:space="preserve"> und Konnektoren</w:t>
      </w:r>
    </w:p>
    <w:p w:rsidR="00D102B3" w:rsidRDefault="00D102B3" w:rsidP="00D102B3">
      <w:pPr>
        <w:rPr>
          <w:lang w:val="de-DE"/>
        </w:rPr>
      </w:pPr>
    </w:p>
    <w:p w:rsidR="00D102B3" w:rsidRPr="00D102B3" w:rsidRDefault="00D102B3" w:rsidP="00D102B3">
      <w:pPr>
        <w:rPr>
          <w:lang w:val="de-DE"/>
        </w:rPr>
      </w:pPr>
    </w:p>
    <w:p w:rsidR="00EC2D65" w:rsidRDefault="00EC2D65" w:rsidP="00EC2D65">
      <w:pPr>
        <w:pStyle w:val="berschrift3"/>
        <w:rPr>
          <w:lang w:val="de-DE"/>
        </w:rPr>
      </w:pPr>
      <w:r>
        <w:rPr>
          <w:lang w:val="de-DE"/>
        </w:rPr>
        <w:t>Benchmarking-Client</w:t>
      </w:r>
    </w:p>
    <w:p w:rsidR="00EC2D65" w:rsidRPr="00EC2D65" w:rsidRDefault="00EC2D65" w:rsidP="00EC2D65">
      <w:pPr>
        <w:rPr>
          <w:lang w:val="de-DE"/>
        </w:rPr>
      </w:pPr>
    </w:p>
    <w:p w:rsidR="00423420" w:rsidRDefault="00423420" w:rsidP="00423420">
      <w:pPr>
        <w:ind w:left="144"/>
        <w:rPr>
          <w:lang w:val="de-DE"/>
        </w:rPr>
      </w:pPr>
    </w:p>
    <w:p w:rsidR="00CD14CD" w:rsidRPr="000A5242" w:rsidRDefault="00CD14CD" w:rsidP="00423420">
      <w:pPr>
        <w:ind w:left="144"/>
        <w:rPr>
          <w:lang w:val="de-DE"/>
        </w:rPr>
      </w:pPr>
    </w:p>
    <w:p w:rsidR="00D51C3B" w:rsidRPr="000A5242" w:rsidRDefault="00760126" w:rsidP="009755FD">
      <w:pPr>
        <w:pStyle w:val="berschrift2"/>
        <w:rPr>
          <w:lang w:val="de-DE"/>
        </w:rPr>
      </w:pPr>
      <w:r w:rsidRPr="000A5242">
        <w:rPr>
          <w:lang w:val="de-DE"/>
        </w:rPr>
        <w:t>Datenmodell</w:t>
      </w:r>
    </w:p>
    <w:p w:rsidR="00760126" w:rsidRPr="000A5242" w:rsidRDefault="00760126"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423420" w:rsidRPr="000A5242" w:rsidRDefault="00423420">
      <w:pPr>
        <w:pStyle w:val="Text"/>
        <w:rPr>
          <w:lang w:val="de-DE"/>
        </w:rPr>
      </w:pPr>
    </w:p>
    <w:p w:rsidR="00D51C3B" w:rsidRPr="000A5242" w:rsidRDefault="00D51C3B">
      <w:pPr>
        <w:pStyle w:val="Text"/>
        <w:rPr>
          <w:lang w:val="de-DE"/>
        </w:rPr>
      </w:pPr>
    </w:p>
    <w:p w:rsidR="00D51C3B" w:rsidRPr="000A5242" w:rsidRDefault="00B64FA2">
      <w:pPr>
        <w:pStyle w:val="berschrift1"/>
        <w:rPr>
          <w:lang w:val="de-DE"/>
        </w:rPr>
      </w:pPr>
      <w:r w:rsidRPr="000A5242">
        <w:rPr>
          <w:lang w:val="de-DE"/>
        </w:rPr>
        <w:t>Implementierung</w:t>
      </w:r>
    </w:p>
    <w:p w:rsidR="00B64FA2" w:rsidRPr="000A5242" w:rsidRDefault="00B64FA2">
      <w:pPr>
        <w:pStyle w:val="Text"/>
        <w:rPr>
          <w:lang w:val="de-DE"/>
        </w:rPr>
      </w:pPr>
    </w:p>
    <w:p w:rsidR="0064330C" w:rsidRPr="000A5242" w:rsidRDefault="0064330C" w:rsidP="00B64FA2">
      <w:pPr>
        <w:pStyle w:val="berschrift2"/>
        <w:rPr>
          <w:lang w:val="de-DE"/>
        </w:rPr>
      </w:pPr>
      <w:r w:rsidRPr="000A5242">
        <w:rPr>
          <w:lang w:val="de-DE"/>
        </w:rPr>
        <w:t>Umsetzung der</w:t>
      </w:r>
      <w:r w:rsidR="00C73172" w:rsidRPr="000A5242">
        <w:rPr>
          <w:lang w:val="de-DE"/>
        </w:rPr>
        <w:t xml:space="preserve"> </w:t>
      </w:r>
      <w:r w:rsidRPr="000A5242">
        <w:rPr>
          <w:lang w:val="de-DE"/>
        </w:rPr>
        <w:t>Basisarchitektur</w:t>
      </w:r>
    </w:p>
    <w:p w:rsidR="00760126" w:rsidRPr="00053FBA" w:rsidRDefault="00053FBA" w:rsidP="00D6191E">
      <w:pPr>
        <w:jc w:val="both"/>
        <w:rPr>
          <w:highlight w:val="yellow"/>
          <w:lang w:val="de-DE"/>
        </w:rPr>
      </w:pPr>
      <w:r w:rsidRPr="00053FBA">
        <w:rPr>
          <w:highlight w:val="yellow"/>
          <w:lang w:val="de-DE"/>
        </w:rPr>
        <w:t>…</w:t>
      </w:r>
    </w:p>
    <w:p w:rsidR="00053FBA" w:rsidRPr="00BB635C" w:rsidRDefault="00053FBA" w:rsidP="00D6191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D6191E">
      <w:pPr>
        <w:jc w:val="both"/>
        <w:rPr>
          <w:lang w:val="de-DE"/>
        </w:rPr>
      </w:pPr>
    </w:p>
    <w:p w:rsidR="00053FBA" w:rsidRPr="00BB635C" w:rsidRDefault="00053FBA" w:rsidP="00D6191E">
      <w:pPr>
        <w:pStyle w:val="berschrift3"/>
        <w:jc w:val="both"/>
        <w:rPr>
          <w:lang w:val="de-DE"/>
        </w:rPr>
      </w:pPr>
      <w:r w:rsidRPr="00BB635C">
        <w:rPr>
          <w:lang w:val="de-DE"/>
        </w:rPr>
        <w:t>Das Zielsystem und dessen Vorzüge</w:t>
      </w:r>
    </w:p>
    <w:p w:rsidR="00053FBA" w:rsidRPr="00BB635C" w:rsidRDefault="00053FBA" w:rsidP="00D6191E">
      <w:pPr>
        <w:jc w:val="both"/>
        <w:rPr>
          <w:lang w:val="de-DE"/>
        </w:rPr>
      </w:pPr>
      <w:r w:rsidRPr="00BB635C">
        <w:rPr>
          <w:lang w:val="de-DE"/>
        </w:rPr>
        <w:t>Die Ursprüngliche Anforderung an die Chatapplikation definierte den Wildfly 8.2 als Zielsystem. Unter Absprache wurde jedoch im Nachgang der Umstieg auf eine aktuellere Version des Wildflys in Betracht gezogen und letztendlich umgesetzt. Für einen Umstieg auf die aktuellste Version 10.1.0 gelten vor allem die nachfolgend zusammengefassten Vorzüge:</w:t>
      </w:r>
    </w:p>
    <w:p w:rsidR="00053FBA" w:rsidRPr="00BB635C" w:rsidRDefault="00053FBA" w:rsidP="00D6191E">
      <w:pPr>
        <w:jc w:val="both"/>
        <w:rPr>
          <w:lang w:val="de-DE"/>
        </w:rPr>
      </w:pPr>
    </w:p>
    <w:p w:rsidR="00053FBA" w:rsidRPr="00BB635C" w:rsidRDefault="00053FBA" w:rsidP="00D6191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3"/>
      </w:r>
    </w:p>
    <w:p w:rsidR="00183559" w:rsidRPr="00BB635C" w:rsidRDefault="00183559" w:rsidP="00D6191E">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D6191E">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r w:rsidR="00BB635C">
        <w:rPr>
          <w:lang w:val="de-DE"/>
        </w:rPr>
        <w:t xml:space="preserve"> </w:t>
      </w:r>
      <w:r w:rsidR="00BB635C" w:rsidRPr="00BB635C">
        <w:rPr>
          <w:highlight w:val="yellow"/>
          <w:lang w:val="de-DE"/>
        </w:rPr>
        <w:t>[QUELLE?]</w:t>
      </w:r>
    </w:p>
    <w:p w:rsidR="00183559" w:rsidRPr="00BB635C" w:rsidRDefault="00183559" w:rsidP="00D6191E">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D6191E">
      <w:pPr>
        <w:pStyle w:val="Listenabsatz"/>
        <w:numPr>
          <w:ilvl w:val="0"/>
          <w:numId w:val="26"/>
        </w:numPr>
        <w:jc w:val="both"/>
        <w:rPr>
          <w:lang w:val="de-DE"/>
        </w:rPr>
      </w:pPr>
      <w:r w:rsidRPr="00BB635C">
        <w:rPr>
          <w:lang w:val="de-DE"/>
        </w:rPr>
        <w:t>Der Wildfly 10 ist zukunftssicherer, da das kommende Java 9 bereits voll unterstützt wird.</w:t>
      </w:r>
    </w:p>
    <w:p w:rsidR="00E60806" w:rsidRDefault="00E60806" w:rsidP="00D6191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4"/>
      </w:r>
    </w:p>
    <w:p w:rsidR="00BB635C" w:rsidRPr="00BB635C" w:rsidRDefault="00BB635C" w:rsidP="00BB635C">
      <w:pPr>
        <w:ind w:left="360"/>
        <w:jc w:val="both"/>
        <w:rPr>
          <w:lang w:val="de-DE"/>
        </w:rPr>
      </w:pPr>
      <w:r w:rsidRPr="00BB635C">
        <w:rPr>
          <w:highlight w:val="yellow"/>
          <w:lang w:val="de-DE"/>
        </w:rPr>
        <w:t>[QUELLE Doku/Changelog WF9+10]</w:t>
      </w:r>
    </w:p>
    <w:p w:rsidR="00053FBA" w:rsidRPr="00BB635C" w:rsidRDefault="00053FBA" w:rsidP="00D6191E">
      <w:pPr>
        <w:jc w:val="both"/>
        <w:rPr>
          <w:lang w:val="de-DE"/>
        </w:rPr>
      </w:pPr>
    </w:p>
    <w:p w:rsidR="00053FBA" w:rsidRPr="00BB635C" w:rsidRDefault="00053FBA" w:rsidP="002D2ED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nfachem XML vorgenommen werden. Dies umfasst unter anderem die nicht triviale Konfiguration der XA-Datasources, um die man sich nicht weiter zu kümmern braucht.</w:t>
      </w:r>
    </w:p>
    <w:p w:rsidR="00053FBA" w:rsidRPr="00053FBA" w:rsidRDefault="00053FBA" w:rsidP="00053FBA">
      <w:pPr>
        <w:rPr>
          <w:lang w:val="de-DE"/>
        </w:rPr>
      </w:pPr>
    </w:p>
    <w:p w:rsidR="0064330C" w:rsidRPr="000A5242" w:rsidRDefault="00B64FA2" w:rsidP="0064330C">
      <w:pPr>
        <w:pStyle w:val="berschrift3"/>
        <w:rPr>
          <w:lang w:val="de-DE"/>
        </w:rPr>
      </w:pPr>
      <w:r w:rsidRPr="000A5242">
        <w:rPr>
          <w:lang w:val="de-DE"/>
        </w:rPr>
        <w:t xml:space="preserve">Ablösung </w:t>
      </w:r>
      <w:r w:rsidR="007A6C97" w:rsidRPr="000A5242">
        <w:rPr>
          <w:lang w:val="de-DE"/>
        </w:rPr>
        <w:t>des</w:t>
      </w:r>
      <w:r w:rsidRPr="000A5242">
        <w:rPr>
          <w:lang w:val="de-DE"/>
        </w:rPr>
        <w:t xml:space="preserve"> TCP</w:t>
      </w:r>
      <w:r w:rsidR="007A6C97" w:rsidRPr="000A5242">
        <w:rPr>
          <w:lang w:val="de-DE"/>
        </w:rPr>
        <w:t>-Websocket</w:t>
      </w:r>
      <w:r w:rsidRPr="000A5242">
        <w:rPr>
          <w:lang w:val="de-DE"/>
        </w:rPr>
        <w:t xml:space="preserve"> durch JMS</w:t>
      </w:r>
    </w:p>
    <w:p w:rsidR="0064330C" w:rsidRPr="000A5242" w:rsidRDefault="0064330C" w:rsidP="0064330C">
      <w:pPr>
        <w:rPr>
          <w:lang w:val="de-DE"/>
        </w:rPr>
      </w:pPr>
    </w:p>
    <w:p w:rsidR="00AC6901" w:rsidRPr="00BB635C" w:rsidRDefault="00AC6901" w:rsidP="00BB635C">
      <w:pPr>
        <w:shd w:val="clear" w:color="auto" w:fill="FFFFFF"/>
        <w:autoSpaceDE/>
        <w:autoSpaceDN/>
        <w:spacing w:after="240"/>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2620BB">
        <w:rPr>
          <w:color w:val="000000"/>
          <w:lang w:val="de-DE" w:eastAsia="de-DE"/>
        </w:rPr>
        <w:instrText xml:space="preserve"> ADDIN ZOTERO_ITEM CSL_CITATION {"citationID":"2f81lp6ds5","properties":{"formattedCitation":"[4]","plainCitation":"[4]"},"citationItems":[{"id":1715,"uris":["http://zotero.org/groups/753033/items/M6EBFX7S"],"uri":["http://zotero.org/groups/753033/items/M6EBFX7S"],"itemData":{"id":171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2620BB" w:rsidRPr="002620BB">
        <w:rPr>
          <w:lang w:val="de-DE"/>
        </w:rPr>
        <w:t>[4]</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64330C" w:rsidRPr="000A5242" w:rsidRDefault="0064330C" w:rsidP="0064330C">
      <w:pPr>
        <w:rPr>
          <w:lang w:val="de-DE"/>
        </w:rPr>
      </w:pPr>
    </w:p>
    <w:p w:rsidR="00245A67" w:rsidRPr="000A5242" w:rsidRDefault="00245A67" w:rsidP="0064330C">
      <w:pPr>
        <w:pStyle w:val="berschrift3"/>
        <w:rPr>
          <w:lang w:val="de-DE"/>
        </w:rPr>
      </w:pPr>
      <w:r w:rsidRPr="000A5242">
        <w:rPr>
          <w:lang w:val="de-DE"/>
        </w:rPr>
        <w:t>Umsetzung der REST-APIs</w:t>
      </w:r>
    </w:p>
    <w:p w:rsidR="00D51C3B" w:rsidRPr="000A5242" w:rsidRDefault="009E4531" w:rsidP="009E4531">
      <w:pPr>
        <w:pStyle w:val="Text"/>
        <w:numPr>
          <w:ilvl w:val="0"/>
          <w:numId w:val="24"/>
        </w:numPr>
        <w:rPr>
          <w:lang w:val="de-DE"/>
        </w:rPr>
      </w:pPr>
      <w:r w:rsidRPr="000A5242">
        <w:rPr>
          <w:lang w:val="de-DE"/>
        </w:rPr>
        <w:t>JAX-RS</w:t>
      </w:r>
      <w:r w:rsidR="00F643C3" w:rsidRPr="000A5242">
        <w:rPr>
          <w:lang w:val="de-DE"/>
        </w:rPr>
        <w:t xml:space="preserve"> / Jersey</w:t>
      </w:r>
    </w:p>
    <w:p w:rsidR="00760126" w:rsidRPr="000A5242" w:rsidRDefault="00760126" w:rsidP="0064330C">
      <w:pPr>
        <w:pStyle w:val="Text"/>
        <w:ind w:firstLine="0"/>
        <w:rPr>
          <w:lang w:val="de-DE"/>
        </w:rPr>
      </w:pPr>
    </w:p>
    <w:p w:rsidR="0064330C" w:rsidRPr="000A5242" w:rsidRDefault="00760126" w:rsidP="0064330C">
      <w:pPr>
        <w:pStyle w:val="berschrift3"/>
        <w:rPr>
          <w:lang w:val="de-DE"/>
        </w:rPr>
      </w:pPr>
      <w:r w:rsidRPr="000A5242">
        <w:rPr>
          <w:lang w:val="de-DE"/>
        </w:rPr>
        <w:t>Anbindung der Datenbankinstanzen</w:t>
      </w:r>
    </w:p>
    <w:p w:rsidR="0064330C" w:rsidRDefault="0064330C" w:rsidP="0064330C">
      <w:pPr>
        <w:pStyle w:val="Text"/>
        <w:ind w:firstLine="0"/>
        <w:rPr>
          <w:lang w:val="de-DE"/>
        </w:rPr>
      </w:pPr>
    </w:p>
    <w:p w:rsidR="009651CB" w:rsidRPr="000A5242" w:rsidRDefault="009651CB" w:rsidP="009651CB">
      <w:pPr>
        <w:pStyle w:val="berschrift3"/>
        <w:rPr>
          <w:lang w:val="de-DE"/>
        </w:rPr>
      </w:pPr>
      <w:r w:rsidRPr="000A5242">
        <w:rPr>
          <w:lang w:val="de-DE"/>
        </w:rPr>
        <w:t>Umsetzung</w:t>
      </w:r>
      <w:r>
        <w:rPr>
          <w:lang w:val="de-DE"/>
        </w:rPr>
        <w:t xml:space="preserve"> der Clients mit neuer UI</w:t>
      </w:r>
    </w:p>
    <w:p w:rsidR="009651CB" w:rsidRDefault="009651CB" w:rsidP="0064330C">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Hierfür wurden ebenfalls die JavaFX-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Benchmarkingclient profitiert von dieser Maßnahme, da die alte Maske noch komplett mittels Code erzeugt wurde. Die neu entwickelte Maske ist ebenfalls durch das Konzept der </w:t>
      </w:r>
      <w:r w:rsidRPr="00BB635C">
        <w:rPr>
          <w:i/>
          <w:lang w:val="de-DE"/>
        </w:rPr>
        <w:t>fxml</w:t>
      </w:r>
      <w:r w:rsidR="00D211A7" w:rsidRPr="00BB635C">
        <w:rPr>
          <w:rStyle w:val="Funotenzeichen"/>
          <w:i/>
          <w:lang w:val="de-DE"/>
        </w:rPr>
        <w:footnoteReference w:id="5"/>
      </w:r>
      <w:r w:rsidRPr="00BB635C">
        <w:rPr>
          <w:lang w:val="de-DE"/>
        </w:rPr>
        <w:t xml:space="preserve"> entkoppelt bietet viele neue Funktionalitäten. Diese umfassen unter anderem </w:t>
      </w:r>
      <w:r w:rsidR="00E20C7D" w:rsidRPr="00BB635C">
        <w:rPr>
          <w:lang w:val="de-DE"/>
        </w:rPr>
        <w:t xml:space="preserve">die Live-Berechnung und Ausgabe verschiedener Kenngrößen bereits </w:t>
      </w:r>
      <w:r w:rsidR="00E20C7D" w:rsidRPr="00BB635C">
        <w:rPr>
          <w:lang w:val="de-DE"/>
        </w:rPr>
        <w:lastRenderedPageBreak/>
        <w:t>während des Benchmarkings sowie das ebenfalls Live-Aufbereiten von vordefinierten Diagrammen, um ein entsprechendes Ergebnis direkt zu visualisieren.</w:t>
      </w:r>
      <w:r w:rsidR="003B77FA" w:rsidRPr="00BB635C">
        <w:rPr>
          <w:lang w:val="de-DE"/>
        </w:rPr>
        <w:t xml:space="preserve"> Diese sind ebenfalls Beispielhaft in Anhang </w:t>
      </w:r>
      <w:r w:rsidR="003B77FA" w:rsidRPr="00BB635C">
        <w:rPr>
          <w:highlight w:val="yellow"/>
          <w:lang w:val="de-DE"/>
        </w:rPr>
        <w:t>XXX</w:t>
      </w:r>
      <w:r w:rsidR="003B77FA" w:rsidRPr="00BB635C">
        <w:rPr>
          <w:lang w:val="de-DE"/>
        </w:rPr>
        <w:t xml:space="preserve"> beigefügt.</w:t>
      </w:r>
    </w:p>
    <w:p w:rsidR="009651CB" w:rsidRPr="000A5242" w:rsidRDefault="009651CB" w:rsidP="0064330C">
      <w:pPr>
        <w:pStyle w:val="Text"/>
        <w:ind w:firstLine="0"/>
        <w:rPr>
          <w:lang w:val="de-DE"/>
        </w:rPr>
      </w:pPr>
    </w:p>
    <w:p w:rsidR="0064330C" w:rsidRPr="000A5242" w:rsidRDefault="009E4531" w:rsidP="0064330C">
      <w:pPr>
        <w:pStyle w:val="berschrift2"/>
        <w:rPr>
          <w:lang w:val="de-DE"/>
        </w:rPr>
      </w:pPr>
      <w:r w:rsidRPr="000A5242">
        <w:rPr>
          <w:lang w:val="de-DE"/>
        </w:rPr>
        <w:t>Umsetzung einer gemäß XA verteilten Transaktion</w:t>
      </w:r>
    </w:p>
    <w:p w:rsidR="009755FD" w:rsidRDefault="009755FD" w:rsidP="009755FD">
      <w:pPr>
        <w:rPr>
          <w:lang w:val="de-DE"/>
        </w:rPr>
      </w:pPr>
      <w:r w:rsidRPr="000A5242">
        <w:rPr>
          <w:lang w:val="de-DE"/>
        </w:rPr>
        <w:t>X/OpenXA (XA) ist ein Standard für die Verarbeitung von verteilten Transaktionen. Wesentliches Element dieses Standard</w:t>
      </w:r>
      <w:r>
        <w:rPr>
          <w:lang w:val="de-DE"/>
        </w:rPr>
        <w:t>s ist das Zwei-Phasen-Commit-Protokoll welches der Koordination der verschiedenen Knoten dient.</w:t>
      </w:r>
    </w:p>
    <w:p w:rsidR="009755FD" w:rsidRPr="000A5242" w:rsidRDefault="009755FD" w:rsidP="009755FD">
      <w:pPr>
        <w:rPr>
          <w:lang w:val="de-DE"/>
        </w:rPr>
      </w:pPr>
    </w:p>
    <w:p w:rsidR="009755FD" w:rsidRDefault="009755FD" w:rsidP="009755FD">
      <w:pPr>
        <w:pStyle w:val="Listenabsatz"/>
        <w:numPr>
          <w:ilvl w:val="0"/>
          <w:numId w:val="23"/>
        </w:numPr>
        <w:rPr>
          <w:lang w:val="de-DE"/>
        </w:rPr>
      </w:pPr>
      <w:r w:rsidRPr="000A5242">
        <w:rPr>
          <w:lang w:val="de-DE"/>
        </w:rPr>
        <w:t>EJB</w:t>
      </w:r>
    </w:p>
    <w:p w:rsidR="009755FD" w:rsidRDefault="009755FD" w:rsidP="009755FD">
      <w:pPr>
        <w:rPr>
          <w:lang w:val="de-DE"/>
        </w:rPr>
      </w:pPr>
      <w:r>
        <w:rPr>
          <w:lang w:val="de-DE"/>
        </w:rPr>
        <w:t>Die Enterprise-Java-Beans-Spezifikation (EJB) ist Bestandteil von JEE und unterstützt die Umssetzung verteilter Komponentensysteme. Für die Implementierung verteilter Transaktionen mit EJB wird ein Transaktionsmanager benötigt.</w:t>
      </w:r>
    </w:p>
    <w:p w:rsidR="009755FD" w:rsidRDefault="009755FD" w:rsidP="009755FD">
      <w:pPr>
        <w:rPr>
          <w:lang w:val="de-DE"/>
        </w:rPr>
      </w:pPr>
    </w:p>
    <w:p w:rsidR="009755FD" w:rsidRDefault="009755FD" w:rsidP="009755FD">
      <w:pPr>
        <w:rPr>
          <w:lang w:val="de-DE"/>
        </w:rPr>
      </w:pPr>
      <w:r>
        <w:rPr>
          <w:lang w:val="de-DE"/>
        </w:rPr>
        <w:t>Je nachdem woher der Aufruf der Transaktionsmethoden (begin, commit, etc.) kommt, unterscheidet man client-managed, container-managed und bean-managed.</w:t>
      </w:r>
    </w:p>
    <w:p w:rsidR="009755FD" w:rsidRDefault="009755FD" w:rsidP="009755FD">
      <w:pPr>
        <w:rPr>
          <w:lang w:val="de-DE"/>
        </w:rPr>
      </w:pPr>
    </w:p>
    <w:p w:rsidR="009755FD" w:rsidRDefault="009755FD" w:rsidP="009755FD">
      <w:pPr>
        <w:rPr>
          <w:lang w:val="de-DE"/>
        </w:rPr>
      </w:pPr>
      <w:r>
        <w:rPr>
          <w:lang w:val="de-DE"/>
        </w:rPr>
        <w:t>-XA Datasources</w:t>
      </w:r>
    </w:p>
    <w:p w:rsidR="009E4531" w:rsidRPr="000A5242" w:rsidRDefault="009E4531" w:rsidP="009E4531">
      <w:pPr>
        <w:ind w:left="360"/>
        <w:rPr>
          <w:lang w:val="de-DE"/>
        </w:rPr>
      </w:pPr>
    </w:p>
    <w:p w:rsidR="009E4531" w:rsidRPr="000A5242" w:rsidRDefault="009E4531" w:rsidP="009E4531">
      <w:pPr>
        <w:pStyle w:val="berschrift2"/>
        <w:rPr>
          <w:lang w:val="de-DE"/>
        </w:rPr>
      </w:pPr>
      <w:r w:rsidRPr="000A5242">
        <w:rPr>
          <w:lang w:val="de-DE"/>
        </w:rPr>
        <w:t>Umsetzung eines Admin-Clients</w:t>
      </w:r>
    </w:p>
    <w:p w:rsidR="009E4531" w:rsidRPr="000A5242" w:rsidRDefault="009E4531" w:rsidP="008A7497">
      <w:pPr>
        <w:rPr>
          <w:lang w:val="de-DE"/>
        </w:rPr>
      </w:pPr>
    </w:p>
    <w:p w:rsidR="009E4531" w:rsidRPr="000A5242" w:rsidRDefault="009E4531" w:rsidP="009E4531">
      <w:pPr>
        <w:pStyle w:val="berschrift3"/>
        <w:rPr>
          <w:lang w:val="de-DE"/>
        </w:rPr>
      </w:pPr>
      <w:r w:rsidRPr="000A5242">
        <w:rPr>
          <w:lang w:val="de-DE"/>
        </w:rPr>
        <w:t>Angular2 als Entwurfsentscheidung</w:t>
      </w:r>
    </w:p>
    <w:p w:rsidR="009E4531" w:rsidRPr="000A5242" w:rsidRDefault="009E4531" w:rsidP="008A7497">
      <w:pPr>
        <w:rPr>
          <w:lang w:val="de-DE"/>
        </w:rPr>
      </w:pPr>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061C8E">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Verwendete Testmetrik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9755FD">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D51C3B" w:rsidRPr="000A5242" w:rsidRDefault="00D51C3B">
      <w:pPr>
        <w:pStyle w:val="Text"/>
        <w:ind w:firstLine="0"/>
        <w:rPr>
          <w:lang w:val="de-DE"/>
        </w:rPr>
      </w:pPr>
    </w:p>
    <w:p w:rsidR="00D51C3B" w:rsidRPr="000A5242" w:rsidRDefault="00D51C3B">
      <w:pPr>
        <w:pStyle w:val="ReferenceHead"/>
        <w:rPr>
          <w:lang w:val="de-DE"/>
        </w:rPr>
      </w:pPr>
      <w:r w:rsidRPr="000A5242">
        <w:rPr>
          <w:lang w:val="de-DE"/>
        </w:rPr>
        <w:t>Appendix</w:t>
      </w:r>
    </w:p>
    <w:p w:rsidR="005C7C66" w:rsidRPr="00565C3F" w:rsidRDefault="005C7C66" w:rsidP="005C7C66">
      <w:pPr>
        <w:pStyle w:val="berschrift2"/>
        <w:rPr>
          <w:lang w:val="de-DE"/>
        </w:rPr>
      </w:pPr>
      <w:r w:rsidRPr="00565C3F">
        <w:rPr>
          <w:lang w:val="de-DE"/>
        </w:rPr>
        <w:t>Gesamtarchitekturen im Vergleich</w:t>
      </w:r>
    </w:p>
    <w:p w:rsidR="005C7C66" w:rsidRPr="00BB635C" w:rsidRDefault="005C7C66" w:rsidP="005C7C66">
      <w:pPr>
        <w:rPr>
          <w:highlight w:val="yellow"/>
          <w:lang w:val="de-DE"/>
        </w:rPr>
      </w:pPr>
      <w:r w:rsidRPr="00BB635C">
        <w:rPr>
          <w:highlight w:val="yellow"/>
          <w:lang w:val="de-DE"/>
        </w:rPr>
        <w:t>&lt;Grafik alt&gt;</w:t>
      </w:r>
    </w:p>
    <w:p w:rsidR="005C7C66" w:rsidRPr="00565C3F" w:rsidRDefault="005C7C66" w:rsidP="005C7C66">
      <w:pPr>
        <w:pStyle w:val="Text"/>
        <w:ind w:firstLine="0"/>
        <w:rPr>
          <w:lang w:val="de-DE"/>
        </w:rPr>
      </w:pPr>
      <w:r w:rsidRPr="00BB635C">
        <w:rPr>
          <w:highlight w:val="yellow"/>
          <w:lang w:val="de-DE"/>
        </w:rPr>
        <w:t>&lt;Grafik neu&gt;</w:t>
      </w:r>
    </w:p>
    <w:p w:rsidR="00E47948" w:rsidRPr="00565C3F" w:rsidRDefault="00E47948" w:rsidP="005C7C66">
      <w:pPr>
        <w:pStyle w:val="Text"/>
        <w:ind w:firstLine="0"/>
        <w:rPr>
          <w:lang w:val="de-DE"/>
        </w:rPr>
      </w:pPr>
    </w:p>
    <w:p w:rsidR="00E47948" w:rsidRPr="00565C3F" w:rsidRDefault="00E47948" w:rsidP="00BB635C">
      <w:pPr>
        <w:pStyle w:val="berschrift2"/>
        <w:rPr>
          <w:lang w:val="de-DE"/>
        </w:rPr>
      </w:pPr>
      <w:r w:rsidRPr="00565C3F">
        <w:rPr>
          <w:lang w:val="de-DE"/>
        </w:rPr>
        <w:t>Masken der Clients</w:t>
      </w:r>
    </w:p>
    <w:p w:rsidR="00E47948" w:rsidRPr="00565C3F" w:rsidRDefault="00E47948" w:rsidP="00E47948">
      <w:pPr>
        <w:pStyle w:val="berschrift3"/>
        <w:rPr>
          <w:lang w:val="de-DE"/>
        </w:rPr>
      </w:pPr>
      <w:r w:rsidRPr="00565C3F">
        <w:rPr>
          <w:lang w:val="de-DE"/>
        </w:rPr>
        <w:t>Chatclient Masken</w:t>
      </w:r>
    </w:p>
    <w:p w:rsidR="00E47948" w:rsidRPr="00BB635C" w:rsidRDefault="00E47948" w:rsidP="00E47948">
      <w:pPr>
        <w:rPr>
          <w:highlight w:val="yellow"/>
          <w:lang w:val="de-DE"/>
        </w:rPr>
      </w:pPr>
      <w:r w:rsidRPr="00BB635C">
        <w:rPr>
          <w:highlight w:val="yellow"/>
          <w:lang w:val="de-DE"/>
        </w:rPr>
        <w:t>&lt;Grafik login&gt;</w:t>
      </w:r>
    </w:p>
    <w:p w:rsidR="00E47948" w:rsidRPr="00565C3F" w:rsidRDefault="00E47948" w:rsidP="00E47948">
      <w:pPr>
        <w:rPr>
          <w:lang w:val="de-DE"/>
        </w:rPr>
      </w:pPr>
      <w:r w:rsidRPr="00BB635C">
        <w:rPr>
          <w:highlight w:val="yellow"/>
          <w:lang w:val="de-DE"/>
        </w:rPr>
        <w:t>&lt;Grafik chatmaske&gt;</w:t>
      </w:r>
    </w:p>
    <w:p w:rsidR="00E47948" w:rsidRPr="00565C3F" w:rsidRDefault="00E47948" w:rsidP="00E47948">
      <w:pPr>
        <w:rPr>
          <w:lang w:val="de-DE"/>
        </w:rPr>
      </w:pPr>
    </w:p>
    <w:p w:rsidR="00E47948" w:rsidRPr="00565C3F" w:rsidRDefault="00E47948" w:rsidP="00E47948">
      <w:pPr>
        <w:pStyle w:val="berschrift3"/>
        <w:rPr>
          <w:lang w:val="de-DE"/>
        </w:rPr>
      </w:pPr>
      <w:r w:rsidRPr="00565C3F">
        <w:rPr>
          <w:lang w:val="de-DE"/>
        </w:rPr>
        <w:t>Benchmarkingclient Masken</w:t>
      </w:r>
    </w:p>
    <w:p w:rsidR="00E47948" w:rsidRPr="00E47948" w:rsidRDefault="00E47948" w:rsidP="00E47948">
      <w:pPr>
        <w:rPr>
          <w:lang w:val="de-DE"/>
        </w:rPr>
      </w:pPr>
      <w:r w:rsidRPr="00BB635C">
        <w:rPr>
          <w:highlight w:val="yellow"/>
          <w:lang w:val="de-DE"/>
        </w:rPr>
        <w:t>&lt;&lt;Grafiken der einzelnen Tabs&gt;&gt;</w:t>
      </w:r>
    </w:p>
    <w:p w:rsidR="00D51C3B" w:rsidRPr="000A5242" w:rsidRDefault="00D51C3B">
      <w:pPr>
        <w:pStyle w:val="ReferenceHead"/>
        <w:rPr>
          <w:lang w:val="de-DE"/>
        </w:rPr>
      </w:pPr>
      <w:r w:rsidRPr="000A5242">
        <w:rPr>
          <w:lang w:val="de-DE"/>
        </w:rPr>
        <w:t>References</w:t>
      </w:r>
    </w:p>
    <w:p w:rsidR="002620BB" w:rsidRPr="009755FD" w:rsidRDefault="00F93C74" w:rsidP="002620BB">
      <w:pPr>
        <w:pStyle w:val="Literaturverzeichnis"/>
        <w:rPr>
          <w:lang w:val="de-DE"/>
        </w:rPr>
      </w:pPr>
      <w:r w:rsidRPr="000A5242">
        <w:rPr>
          <w:lang w:val="de-DE"/>
        </w:rPr>
        <w:fldChar w:fldCharType="begin"/>
      </w:r>
      <w:r w:rsidR="002620BB">
        <w:rPr>
          <w:lang w:val="de-DE"/>
        </w:rPr>
        <w:instrText xml:space="preserve"> ADDIN ZOTERO_BIBL {"custom":[]} CSL_BIBLIOGRAPHY </w:instrText>
      </w:r>
      <w:r w:rsidRPr="000A5242">
        <w:rPr>
          <w:lang w:val="de-DE"/>
        </w:rPr>
        <w:fldChar w:fldCharType="separate"/>
      </w:r>
      <w:r w:rsidR="002620BB" w:rsidRPr="009755FD">
        <w:rPr>
          <w:lang w:val="de-DE"/>
        </w:rPr>
        <w:t>[1]</w:t>
      </w:r>
      <w:r w:rsidR="002620BB" w:rsidRPr="009755FD">
        <w:rPr>
          <w:lang w:val="de-DE"/>
        </w:rPr>
        <w:tab/>
        <w:t xml:space="preserve">A. Schill und T. Springer, </w:t>
      </w:r>
      <w:r w:rsidR="002620BB" w:rsidRPr="009755FD">
        <w:rPr>
          <w:i/>
          <w:iCs/>
          <w:lang w:val="de-DE"/>
        </w:rPr>
        <w:t>Verteilte Systeme</w:t>
      </w:r>
      <w:r w:rsidR="002620BB" w:rsidRPr="009755FD">
        <w:rPr>
          <w:lang w:val="de-DE"/>
        </w:rPr>
        <w:t>. Berlin, Heidelberg: Springer Berlin Heidelberg, 2012.</w:t>
      </w:r>
    </w:p>
    <w:p w:rsidR="002620BB" w:rsidRPr="009755FD" w:rsidRDefault="002620BB" w:rsidP="002620BB">
      <w:pPr>
        <w:pStyle w:val="Literaturverzeichnis"/>
        <w:rPr>
          <w:lang w:val="de-DE"/>
        </w:rPr>
      </w:pPr>
      <w:r w:rsidRPr="009755FD">
        <w:rPr>
          <w:lang w:val="de-DE"/>
        </w:rPr>
        <w:t>[2]</w:t>
      </w:r>
      <w:r w:rsidRPr="009755FD">
        <w:rPr>
          <w:lang w:val="de-DE"/>
        </w:rPr>
        <w:tab/>
        <w:t xml:space="preserve">H. Balzert, </w:t>
      </w:r>
      <w:r w:rsidRPr="009755FD">
        <w:rPr>
          <w:i/>
          <w:iCs/>
          <w:lang w:val="de-DE"/>
        </w:rPr>
        <w:t>Lehrbuch der Softwaretechnik, Entwurf, Implementierung, Installation und Betrieb</w:t>
      </w:r>
      <w:r w:rsidRPr="009755FD">
        <w:rPr>
          <w:lang w:val="de-DE"/>
        </w:rPr>
        <w:t>, 3. Aufl. Spektrum, Akademischer Verlag.</w:t>
      </w:r>
    </w:p>
    <w:p w:rsidR="002620BB" w:rsidRPr="002620BB" w:rsidRDefault="002620BB" w:rsidP="002620BB">
      <w:pPr>
        <w:pStyle w:val="Literaturverzeichnis"/>
      </w:pPr>
      <w:r w:rsidRPr="009755FD">
        <w:rPr>
          <w:lang w:val="de-DE"/>
        </w:rPr>
        <w:t>[3]</w:t>
      </w:r>
      <w:r w:rsidRPr="009755FD">
        <w:rPr>
          <w:lang w:val="de-DE"/>
        </w:rPr>
        <w:tab/>
        <w:t xml:space="preserve">U. Hammerschall, </w:t>
      </w:r>
      <w:r w:rsidRPr="009755FD">
        <w:rPr>
          <w:i/>
          <w:iCs/>
          <w:lang w:val="de-DE"/>
        </w:rPr>
        <w:t>Verteilte Systeme und Anwendungen</w:t>
      </w:r>
      <w:r w:rsidRPr="009755FD">
        <w:rPr>
          <w:lang w:val="de-DE"/>
        </w:rPr>
        <w:t xml:space="preserve">. </w:t>
      </w:r>
      <w:r w:rsidRPr="002620BB">
        <w:t>Pearson Education.</w:t>
      </w:r>
    </w:p>
    <w:p w:rsidR="002620BB" w:rsidRPr="009755FD" w:rsidRDefault="002620BB" w:rsidP="002620BB">
      <w:pPr>
        <w:pStyle w:val="Literaturverzeichnis"/>
        <w:rPr>
          <w:lang w:val="de-DE"/>
        </w:rPr>
      </w:pPr>
      <w:r w:rsidRPr="002620BB">
        <w:t>[4]</w:t>
      </w:r>
      <w:r w:rsidRPr="002620BB">
        <w:tab/>
        <w:t xml:space="preserve">„Message-Driven EJBs“. </w:t>
      </w:r>
      <w:r w:rsidRPr="009755FD">
        <w:rPr>
          <w:lang w:val="de-DE"/>
        </w:rPr>
        <w:t>[Online]. Verfügbar unter: http://docs.oracle.com/cd/E11035_01/wls100/ejb/message_beans.html. [Zugegriffen: 17-Nov-2016].</w:t>
      </w:r>
    </w:p>
    <w:p w:rsidR="002620BB" w:rsidRPr="002620BB" w:rsidRDefault="002620BB" w:rsidP="002620BB">
      <w:pPr>
        <w:pStyle w:val="Literaturverzeichnis"/>
      </w:pPr>
      <w:r w:rsidRPr="002620BB">
        <w:t>[5]</w:t>
      </w:r>
      <w:r w:rsidRPr="002620BB">
        <w:tab/>
        <w:t xml:space="preserve">„Messaging configuration - WildFly 8 - Project Documentation Editor“. </w:t>
      </w:r>
      <w:r w:rsidRPr="009755FD">
        <w:rPr>
          <w:lang w:val="de-DE"/>
        </w:rPr>
        <w:t xml:space="preserve">[Online]. Verfügbar unter: https://docs.jboss.org/author/display/WFLY8/Messaging+configuration. </w:t>
      </w:r>
      <w:r w:rsidRPr="002620BB">
        <w:t>[Zugegriffen: 13-Okt-2016].</w:t>
      </w:r>
    </w:p>
    <w:p w:rsidR="00D51C3B" w:rsidRPr="000A5242" w:rsidRDefault="00F93C74" w:rsidP="00565C3F">
      <w:pPr>
        <w:pStyle w:val="ReferenceHead"/>
        <w:jc w:val="left"/>
        <w:rPr>
          <w:lang w:val="de-DE"/>
        </w:rPr>
      </w:pPr>
      <w:r w:rsidRPr="000A5242">
        <w:rPr>
          <w:lang w:val="de-DE"/>
        </w:rPr>
        <w:fldChar w:fldCharType="end"/>
      </w:r>
    </w:p>
    <w:sectPr w:rsidR="00D51C3B" w:rsidRPr="000A5242" w:rsidSect="00F93C74">
      <w:headerReference w:type="default" r:id="rId10"/>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62D48" w:rsidRDefault="00F62D48">
      <w:r>
        <w:separator/>
      </w:r>
    </w:p>
  </w:endnote>
  <w:endnote w:type="continuationSeparator" w:id="0">
    <w:p w:rsidR="00F62D48" w:rsidRDefault="00F62D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62D48" w:rsidRDefault="00F62D48"/>
  </w:footnote>
  <w:footnote w:type="continuationSeparator" w:id="0">
    <w:p w:rsidR="00F62D48" w:rsidRDefault="00F62D48">
      <w:r>
        <w:continuationSeparator/>
      </w:r>
    </w:p>
  </w:footnote>
  <w:footnote w:id="1">
    <w:p w:rsidR="009755FD" w:rsidRDefault="009755FD">
      <w:pPr>
        <w:pStyle w:val="Funotentext"/>
      </w:pPr>
    </w:p>
  </w:footnote>
  <w:footnote w:id="2">
    <w:p w:rsidR="009755FD" w:rsidRPr="000159B7" w:rsidRDefault="009755FD">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3">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nd damit die Latenz verringert  </w:t>
      </w:r>
      <w:r w:rsidRPr="009755FD">
        <w:rPr>
          <w:highlight w:val="yellow"/>
          <w:lang w:val="de-DE"/>
        </w:rPr>
        <w:t>[ZoteroQuelle: Hypertext Transfer Protocol Version 2 (HTTP/2)]</w:t>
      </w:r>
      <w:r w:rsidRPr="009755FD">
        <w:rPr>
          <w:lang w:val="de-DE"/>
        </w:rPr>
        <w:t>.</w:t>
      </w:r>
    </w:p>
  </w:footnote>
  <w:footnote w:id="4">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 </w:t>
      </w:r>
      <w:r w:rsidRPr="009755FD">
        <w:rPr>
          <w:highlight w:val="yellow"/>
          <w:lang w:val="de-DE"/>
        </w:rPr>
        <w:t>[ZoteroQuelle: Hibernate ORM 5.0]</w:t>
      </w:r>
      <w:r w:rsidRPr="009755FD">
        <w:rPr>
          <w:lang w:val="de-DE"/>
        </w:rPr>
        <w:t xml:space="preserve">. </w:t>
      </w:r>
    </w:p>
  </w:footnote>
  <w:footnote w:id="5">
    <w:p w:rsidR="009755FD" w:rsidRPr="00D211A7" w:rsidRDefault="009755F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Unter dem Konzept der FXML ist… blabla [QUEL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1501AC">
      <w:rPr>
        <w:noProof/>
      </w:rPr>
      <w:t>3</w:t>
    </w:r>
    <w:r>
      <w:fldChar w:fldCharType="end"/>
    </w:r>
  </w:p>
  <w:p w:rsidR="009755FD" w:rsidRDefault="009755FD">
    <w:pPr>
      <w:ind w:right="360"/>
    </w:pPr>
    <w:r>
      <w:t>Studienarbeit – Verteilte Systeme</w:t>
    </w:r>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CF302234"/>
    <w:lvl w:ilvl="0" w:tplc="96D4B14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2"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3"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4"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5"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1"/>
  </w:num>
  <w:num w:numId="7">
    <w:abstractNumId w:val="11"/>
    <w:lvlOverride w:ilvl="0">
      <w:lvl w:ilvl="0">
        <w:start w:val="1"/>
        <w:numFmt w:val="decimal"/>
        <w:lvlText w:val="%1."/>
        <w:legacy w:legacy="1" w:legacySpace="0" w:legacyIndent="360"/>
        <w:lvlJc w:val="left"/>
        <w:pPr>
          <w:ind w:left="360" w:hanging="360"/>
        </w:pPr>
      </w:lvl>
    </w:lvlOverride>
  </w:num>
  <w:num w:numId="8">
    <w:abstractNumId w:val="11"/>
    <w:lvlOverride w:ilvl="0">
      <w:lvl w:ilvl="0">
        <w:start w:val="1"/>
        <w:numFmt w:val="decimal"/>
        <w:lvlText w:val="%1."/>
        <w:legacy w:legacy="1" w:legacySpace="0" w:legacyIndent="360"/>
        <w:lvlJc w:val="left"/>
        <w:pPr>
          <w:ind w:left="360" w:hanging="360"/>
        </w:pPr>
      </w:lvl>
    </w:lvlOverride>
  </w:num>
  <w:num w:numId="9">
    <w:abstractNumId w:val="11"/>
    <w:lvlOverride w:ilvl="0">
      <w:lvl w:ilvl="0">
        <w:start w:val="1"/>
        <w:numFmt w:val="decimal"/>
        <w:lvlText w:val="%1."/>
        <w:legacy w:legacy="1" w:legacySpace="0" w:legacyIndent="360"/>
        <w:lvlJc w:val="left"/>
        <w:pPr>
          <w:ind w:left="360" w:hanging="360"/>
        </w:pPr>
      </w:lvl>
    </w:lvlOverride>
  </w:num>
  <w:num w:numId="10">
    <w:abstractNumId w:val="11"/>
    <w:lvlOverride w:ilvl="0">
      <w:lvl w:ilvl="0">
        <w:start w:val="1"/>
        <w:numFmt w:val="decimal"/>
        <w:lvlText w:val="%1."/>
        <w:legacy w:legacy="1" w:legacySpace="0" w:legacyIndent="360"/>
        <w:lvlJc w:val="left"/>
        <w:pPr>
          <w:ind w:left="360" w:hanging="360"/>
        </w:pPr>
      </w:lvl>
    </w:lvlOverride>
  </w:num>
  <w:num w:numId="11">
    <w:abstractNumId w:val="11"/>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4"/>
  </w:num>
  <w:num w:numId="15">
    <w:abstractNumId w:val="12"/>
  </w:num>
  <w:num w:numId="16">
    <w:abstractNumId w:val="17"/>
  </w:num>
  <w:num w:numId="17">
    <w:abstractNumId w:val="6"/>
  </w:num>
  <w:num w:numId="18">
    <w:abstractNumId w:val="5"/>
  </w:num>
  <w:num w:numId="19">
    <w:abstractNumId w:val="16"/>
  </w:num>
  <w:num w:numId="20">
    <w:abstractNumId w:val="9"/>
  </w:num>
  <w:num w:numId="21">
    <w:abstractNumId w:val="13"/>
  </w:num>
  <w:num w:numId="22">
    <w:abstractNumId w:val="1"/>
  </w:num>
  <w:num w:numId="23">
    <w:abstractNumId w:val="2"/>
  </w:num>
  <w:num w:numId="24">
    <w:abstractNumId w:val="4"/>
  </w:num>
  <w:num w:numId="25">
    <w:abstractNumId w:val="10"/>
  </w:num>
  <w:num w:numId="26">
    <w:abstractNumId w:val="15"/>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1C3B"/>
    <w:rsid w:val="000147AC"/>
    <w:rsid w:val="000159B7"/>
    <w:rsid w:val="00053FBA"/>
    <w:rsid w:val="00061C8E"/>
    <w:rsid w:val="000734ED"/>
    <w:rsid w:val="00083451"/>
    <w:rsid w:val="000867D7"/>
    <w:rsid w:val="000A5242"/>
    <w:rsid w:val="000A5BA9"/>
    <w:rsid w:val="00104DE5"/>
    <w:rsid w:val="001425DC"/>
    <w:rsid w:val="00145C64"/>
    <w:rsid w:val="001501AC"/>
    <w:rsid w:val="00171712"/>
    <w:rsid w:val="00176537"/>
    <w:rsid w:val="00183559"/>
    <w:rsid w:val="001B50E6"/>
    <w:rsid w:val="00245A67"/>
    <w:rsid w:val="002620BB"/>
    <w:rsid w:val="002B2111"/>
    <w:rsid w:val="002D2EDE"/>
    <w:rsid w:val="002D6EDE"/>
    <w:rsid w:val="00312283"/>
    <w:rsid w:val="003B77FA"/>
    <w:rsid w:val="0041201A"/>
    <w:rsid w:val="00423420"/>
    <w:rsid w:val="004271A1"/>
    <w:rsid w:val="004407C2"/>
    <w:rsid w:val="00476326"/>
    <w:rsid w:val="004C1675"/>
    <w:rsid w:val="004D171C"/>
    <w:rsid w:val="00513E45"/>
    <w:rsid w:val="0053622A"/>
    <w:rsid w:val="005376A9"/>
    <w:rsid w:val="00556F1C"/>
    <w:rsid w:val="00565C3F"/>
    <w:rsid w:val="00573D63"/>
    <w:rsid w:val="00574610"/>
    <w:rsid w:val="00597EE5"/>
    <w:rsid w:val="005C1789"/>
    <w:rsid w:val="005C7C66"/>
    <w:rsid w:val="00627F18"/>
    <w:rsid w:val="00640F0B"/>
    <w:rsid w:val="0064330C"/>
    <w:rsid w:val="00665576"/>
    <w:rsid w:val="006C0FE8"/>
    <w:rsid w:val="006C3494"/>
    <w:rsid w:val="006F275F"/>
    <w:rsid w:val="00716D5D"/>
    <w:rsid w:val="00731078"/>
    <w:rsid w:val="0074640D"/>
    <w:rsid w:val="0075563B"/>
    <w:rsid w:val="00760126"/>
    <w:rsid w:val="007731CE"/>
    <w:rsid w:val="007A6C97"/>
    <w:rsid w:val="00826C5A"/>
    <w:rsid w:val="0085194D"/>
    <w:rsid w:val="00870053"/>
    <w:rsid w:val="008A7497"/>
    <w:rsid w:val="008B1CEB"/>
    <w:rsid w:val="008C630A"/>
    <w:rsid w:val="008C66BA"/>
    <w:rsid w:val="00933495"/>
    <w:rsid w:val="0094599C"/>
    <w:rsid w:val="00953ECF"/>
    <w:rsid w:val="009651CB"/>
    <w:rsid w:val="009755FD"/>
    <w:rsid w:val="00996D37"/>
    <w:rsid w:val="009C5D72"/>
    <w:rsid w:val="009E4531"/>
    <w:rsid w:val="009E60E9"/>
    <w:rsid w:val="009F423C"/>
    <w:rsid w:val="00A00EF4"/>
    <w:rsid w:val="00A04005"/>
    <w:rsid w:val="00A25CFC"/>
    <w:rsid w:val="00A6022C"/>
    <w:rsid w:val="00A66306"/>
    <w:rsid w:val="00AB0BFD"/>
    <w:rsid w:val="00AC6901"/>
    <w:rsid w:val="00B64FA2"/>
    <w:rsid w:val="00B81650"/>
    <w:rsid w:val="00BB635C"/>
    <w:rsid w:val="00C061E3"/>
    <w:rsid w:val="00C2456D"/>
    <w:rsid w:val="00C42A6B"/>
    <w:rsid w:val="00C6289E"/>
    <w:rsid w:val="00C65209"/>
    <w:rsid w:val="00C71F17"/>
    <w:rsid w:val="00C73172"/>
    <w:rsid w:val="00C762F7"/>
    <w:rsid w:val="00C8402F"/>
    <w:rsid w:val="00C92EA8"/>
    <w:rsid w:val="00C94FA7"/>
    <w:rsid w:val="00CD14CD"/>
    <w:rsid w:val="00CD7FB7"/>
    <w:rsid w:val="00CF3D38"/>
    <w:rsid w:val="00D102B3"/>
    <w:rsid w:val="00D211A7"/>
    <w:rsid w:val="00D51C3B"/>
    <w:rsid w:val="00D6191E"/>
    <w:rsid w:val="00D772EE"/>
    <w:rsid w:val="00DB210B"/>
    <w:rsid w:val="00E02D0B"/>
    <w:rsid w:val="00E20C7D"/>
    <w:rsid w:val="00E24722"/>
    <w:rsid w:val="00E45FD3"/>
    <w:rsid w:val="00E4752B"/>
    <w:rsid w:val="00E47948"/>
    <w:rsid w:val="00E60806"/>
    <w:rsid w:val="00EC2D65"/>
    <w:rsid w:val="00EE1CEB"/>
    <w:rsid w:val="00EF1337"/>
    <w:rsid w:val="00F62D48"/>
    <w:rsid w:val="00F643C3"/>
    <w:rsid w:val="00F67334"/>
    <w:rsid w:val="00F93C74"/>
    <w:rsid w:val="00FB6F76"/>
    <w:rsid w:val="00FD0E1F"/>
    <w:rsid w:val="00FE03E6"/>
    <w:rsid w:val="00FE5F78"/>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015A0BB"/>
  <w15:docId w15:val="{961F37D3-73E5-4766-A970-262F65049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ind w:left="288"/>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85A76-6800-4785-A740-83B711ED1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3008</Words>
  <Characters>17149</Characters>
  <Application>Microsoft Office Word</Application>
  <DocSecurity>0</DocSecurity>
  <Lines>142</Lines>
  <Paragraphs>40</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2011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eidellot</cp:lastModifiedBy>
  <cp:revision>2</cp:revision>
  <cp:lastPrinted>2004-03-23T09:00:00Z</cp:lastPrinted>
  <dcterms:created xsi:type="dcterms:W3CDTF">2016-12-05T19:42:00Z</dcterms:created>
  <dcterms:modified xsi:type="dcterms:W3CDTF">2016-12-05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82839550</vt:i4>
  </property>
  <property fmtid="{D5CDD505-2E9C-101B-9397-08002B2CF9AE}" pid="3" name="_EmailSubject">
    <vt:lpwstr>Dokument Vorlage</vt:lpwstr>
  </property>
  <property fmtid="{D5CDD505-2E9C-101B-9397-08002B2CF9AE}" pid="4" name="_AuthorEmail">
    <vt:lpwstr>christian.greiner@fhm.edu</vt:lpwstr>
  </property>
  <property fmtid="{D5CDD505-2E9C-101B-9397-08002B2CF9AE}" pid="5" name="_AuthorEmailDisplayName">
    <vt:lpwstr>Prof. Dr. Christian Greiner</vt:lpwstr>
  </property>
  <property fmtid="{D5CDD505-2E9C-101B-9397-08002B2CF9AE}" pid="6" name="_ReviewingToolsShownOnce">
    <vt:lpwstr/>
  </property>
  <property fmtid="{D5CDD505-2E9C-101B-9397-08002B2CF9AE}" pid="7" name="ZOTERO_PREF_1">
    <vt:lpwstr>&lt;data data-version="3" zotero-version="4.0.29.10"&gt;&lt;session id="sDsCvodx"/&gt;&lt;style id="http://www.zotero.org/styles/ieee" locale="de-DE"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